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9220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943"/>
        <w:gridCol w:w="1559"/>
        <w:gridCol w:w="1843"/>
        <w:gridCol w:w="1843"/>
        <w:gridCol w:w="2032"/>
      </w:tblGrid>
      <w:tr w:rsidR="00EA5C07" w:rsidTr="00EA5C07">
        <w:trPr>
          <w:trHeight w:val="500"/>
        </w:trPr>
        <w:tc>
          <w:tcPr>
            <w:tcW w:w="9220" w:type="dxa"/>
            <w:gridSpan w:val="5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Default="00EA5C07" w:rsidP="006A2628">
            <w:pPr>
              <w:pStyle w:val="a4"/>
              <w:spacing w:before="0" w:beforeAutospacing="0" w:after="0" w:afterAutospacing="0"/>
              <w:ind w:left="120" w:right="120"/>
            </w:pPr>
            <w:bookmarkStart w:id="0" w:name="_GoBack"/>
            <w:bookmarkEnd w:id="0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Key Resources Table</w:t>
            </w:r>
          </w:p>
        </w:tc>
      </w:tr>
      <w:tr w:rsidR="00EA5C07" w:rsidTr="00EA5C07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Default="00EA5C07" w:rsidP="006A2628">
            <w:pPr>
              <w:pStyle w:val="a4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eagent type (species) or resourc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Default="00EA5C07" w:rsidP="006A2628">
            <w:pPr>
              <w:pStyle w:val="a4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Designatio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Default="00EA5C07" w:rsidP="006A2628">
            <w:pPr>
              <w:pStyle w:val="a4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ource or referenc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Default="00EA5C07" w:rsidP="006A2628">
            <w:pPr>
              <w:pStyle w:val="a4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Identifier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Default="00EA5C07" w:rsidP="006A2628">
            <w:pPr>
              <w:pStyle w:val="a4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Additional information</w:t>
            </w:r>
          </w:p>
        </w:tc>
      </w:tr>
      <w:tr w:rsidR="00EA5C07" w:rsidTr="00EA5C07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Goat Anti-GFP polyclonal (biotin-conjugate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rPr>
                <w:rFonts w:ascii="Arial" w:eastAsia="Times New Roman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Abca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ab6658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30563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lang w:eastAsia="ko-KR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0 for use</w:t>
            </w:r>
          </w:p>
        </w:tc>
      </w:tr>
      <w:tr w:rsidR="00EA5C07" w:rsidTr="00EA5C07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Mouse anti-human HER2 (biotin-conjugated, clone:2G11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Thermo Fisher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BMS120BT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1059866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lang w:eastAsia="ko-KR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Mouse anti-human HER3 (biotin-conjugated, clone:66201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&amp;D System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BAM348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35689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abbit anti-human HER2 (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lone:K.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929.9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Thermo Fisher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MA5-15050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1098930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abbit anti-human HER3 (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lone:E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186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Abca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ab32121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1116002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abbit anti-human HER2 pY1139 (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lone:EP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1046Y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Abca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ab53290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869096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abbit anti-human HER2 pY1196 (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lone:D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66B7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ell Signaling Technolog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6942S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1086076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abbit anti-human HER2 pY1221/22 (clone:6B12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ell Signaling Technolog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2243S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49089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abbit anti-human HER2 pY1248 Polyclonal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ell Signaling Technolog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2247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33172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abbit anti-human HER3 pY1197 (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lone:EPR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5806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Abca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ab133444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-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abbit anti-human HER3 pY1222 (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lone:EPR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5807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Abca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ab133445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-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abbit anti-human HER3 pY1276 (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lone:EPR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5808(2)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Abca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ab134900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-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abbit anti-human HER3 pY1289 (clone:21D3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ell Signaling Technolog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4791S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209970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abbit anti-human HER3 pY1328 (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lone:E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1J1T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ell Signaling Technolog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14525S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-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1/100 for use</w:t>
            </w: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Goat anti-Rabbit IgG Fc Specific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polyclonal(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y3 conjugate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Jackson </w:t>
            </w: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ImmunoResearch</w:t>
            </w:r>
            <w:proofErr w:type="spell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 Lab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at#111-165-046;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2338004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lang w:eastAsia="ko-KR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At 10nM</w:t>
            </w:r>
          </w:p>
        </w:tc>
      </w:tr>
      <w:tr w:rsidR="00EA5C07" w:rsidTr="00EA5C07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Donkey anti-Rabbit IgG (H+L) polyclonal (Cy3 conjugate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Jackson </w:t>
            </w: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ImmunoResearch</w:t>
            </w:r>
            <w:proofErr w:type="spell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 Lab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spacing w:after="0" w:line="240" w:lineRule="auto"/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Cat#711-165-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152;</w:t>
            </w:r>
            <w:proofErr w:type="gramEnd"/>
          </w:p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_230744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At 10nM</w:t>
            </w:r>
          </w:p>
        </w:tc>
      </w:tr>
      <w:tr w:rsidR="00EA5C07" w:rsidTr="00EA5C07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Donkey anti-Mouse IgG (H+L) polyclonal (Cy3 conjugate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Jackson </w:t>
            </w: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ImmunoResearch</w:t>
            </w:r>
            <w:proofErr w:type="spell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 Lab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EA5C07" w:rsidRPr="006E5AEA" w:rsidRDefault="00EA5C07" w:rsidP="006A2628">
            <w:pPr>
              <w:spacing w:after="0" w:line="240" w:lineRule="auto"/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Cat#715-165-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150;</w:t>
            </w:r>
            <w:proofErr w:type="gramEnd"/>
          </w:p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RRID:AB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_234081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lang w:eastAsia="ko-KR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 xml:space="preserve">At 10 </w:t>
            </w:r>
            <w:proofErr w:type="spellStart"/>
            <w:r w:rsidRPr="006E5AEA">
              <w:rPr>
                <w:rFonts w:ascii="Arial" w:eastAsia="맑은 고딕" w:hAnsi="Arial" w:cs="Arial"/>
                <w:lang w:eastAsia="ko-KR"/>
              </w:rPr>
              <w:t>nM</w:t>
            </w:r>
            <w:proofErr w:type="spellEnd"/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lang w:eastAsia="ko-KR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ATP disodium trihydrat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VW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97061-224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(±)-6-hydroxy-2,5,7,8-tetramethylchromane-2-carboxylic acid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23881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biotin - m - 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Poly Ethylene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 Glycol 5000 - SV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LaySan</w:t>
            </w:r>
            <w:proofErr w:type="spell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 Bio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BIO-PEG-SVA-5K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HAPSO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C364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oenzyme A </w:t>
            </w: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trilithium</w:t>
            </w:r>
            <w:proofErr w:type="spell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 sal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C301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overslip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VW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4839325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yanine3 maleimid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Lumiprobe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2108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yanine5 maleimid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Lumiprobe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2308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lastRenderedPageBreak/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DD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Anatrace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D31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Digitoni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D14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DME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Gibco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11995-07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DMSO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27685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EDT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EDS</w:t>
            </w:r>
            <w:proofErr w:type="spell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Fetal Bovine Seru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Life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26140-07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GD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Anatrace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GDN10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Gentamici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Life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15710-06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Glycerol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JUNSEI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27210S035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HEP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LPS Solutio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HEPE50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Magnesium chloride hexahydrat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M267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m-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Poly Ethylene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 Glycol 5000 - SV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LaySan</w:t>
            </w:r>
            <w:proofErr w:type="spell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 Bio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mPEG-SVA-5K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lastRenderedPageBreak/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N - [3 - (</w:t>
            </w: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Trimethoxysilyl</w:t>
            </w:r>
            <w:proofErr w:type="spellEnd"/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))propyl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] </w:t>
            </w: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ethlenediamine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104884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OG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Glycon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D9700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Phosphatase Inhibitor Cocktail 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P5726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Protease Inhibitor Cocktail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P834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Protocatechuate 3,4-dioxygenase (PC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P827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Protocatechuic acid (PCA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0393059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Quartz Slid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Finkenbein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1"X3"X1mmTHICK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lang w:eastAsia="ko-KR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PMI164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Life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22400-10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lang w:eastAsia="ko-KR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odium chlorid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74639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lang w:eastAsia="ko-KR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Triton - X - 10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X10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lang w:eastAsia="ko-KR"/>
              </w:rPr>
            </w:pPr>
            <w:r w:rsidRPr="006E5AEA">
              <w:rPr>
                <w:rFonts w:ascii="Arial" w:eastAsia="맑은 고딕" w:hAnsi="Arial" w:cs="Arial"/>
                <w:lang w:eastAsia="ko-KR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TrypLE</w:t>
            </w:r>
            <w:proofErr w:type="spell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 Express Enzym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Thermo Fisher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1260501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lang w:eastAsia="ko-KR"/>
              </w:rPr>
            </w:pPr>
            <w:r w:rsidRPr="006E5AEA">
              <w:rPr>
                <w:rFonts w:ascii="Arial" w:eastAsia="맑은 고딕" w:hAnsi="Arial" w:cs="Arial"/>
                <w:color w:val="000000"/>
                <w:lang w:eastAsia="ko-KR"/>
              </w:rPr>
              <w:t>P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Biotin-(miniPEG</w:t>
            </w: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2)*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2-HER2 pY1139 peptid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Peptron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Custom </w:t>
            </w: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odered</w:t>
            </w:r>
            <w:proofErr w:type="spell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PQPEpYVNQPDVRd</w:t>
            </w:r>
            <w:proofErr w:type="spellEnd"/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lang w:eastAsia="ko-KR"/>
              </w:rPr>
              <w:lastRenderedPageBreak/>
              <w:t>P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4'-phosphopantetheinyl transferase (</w:t>
            </w: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fp</w:t>
            </w:r>
            <w:proofErr w:type="spell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New England Biolab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P930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  <w:lang w:eastAsia="ko-KR"/>
              </w:rPr>
            </w:pPr>
            <w:r w:rsidRPr="006E5AEA">
              <w:rPr>
                <w:rFonts w:ascii="Arial" w:eastAsia="맑은 고딕" w:hAnsi="Arial" w:cs="Arial"/>
                <w:color w:val="000000"/>
                <w:lang w:eastAsia="ko-KR"/>
              </w:rPr>
              <w:t>P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Bovine Serum Albumi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A215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lang w:eastAsia="ko-KR"/>
              </w:rPr>
              <w:t>P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NeutrAvidin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LifeTechnologies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A2666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lang w:eastAsia="ko-KR"/>
              </w:rPr>
              <w:t>P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ecombinant human Neuregulin 1 beta 1 (NRG1-</w:t>
            </w: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sym w:font="Symbol" w:char="F062"/>
            </w: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1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ProspecBio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Cyt73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lang w:eastAsia="ko-KR"/>
              </w:rPr>
              <w:t>P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ecombinant human PTPN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ProspecBio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Pka21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  <w:lang w:eastAsia="ko-KR"/>
              </w:rPr>
            </w:pPr>
            <w:r w:rsidRPr="006E5AEA">
              <w:rPr>
                <w:rFonts w:ascii="Arial" w:eastAsia="맑은 고딕" w:hAnsi="Arial" w:cs="Arial"/>
                <w:color w:val="000000"/>
                <w:lang w:eastAsia="ko-KR"/>
              </w:rPr>
              <w:t>Commercial assay,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DC Protein assay (Reagent A, B, S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Bio-Rad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5000113, Cat#5000114, Cat#500011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lang w:eastAsia="ko-KR"/>
              </w:rPr>
              <w:t>Commercial assay,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Zeba</w:t>
            </w: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vertAlign w:val="superscript"/>
              </w:rPr>
              <w:t>TM</w:t>
            </w:r>
            <w:proofErr w:type="spell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 Spin Desalting Column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Thermo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Cat#87766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lang w:eastAsia="ko-KR"/>
              </w:rPr>
              <w:t>Commercial assay,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Mycoplasma PCR detection ki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Lilif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  <w:lang w:eastAsia="ko-KR"/>
              </w:rPr>
              <w:t>Cat#2523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</w:rPr>
              <w:t>Cell lin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HEK - 293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 xml:space="preserve">Donated from W.D. </w:t>
            </w:r>
            <w:proofErr w:type="spell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Heo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CVCL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006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</w:rPr>
              <w:t>Cell lin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SK - BR - 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Korean Cell Line Bank and ATC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gramStart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RRID:CVCL</w:t>
            </w:r>
            <w:proofErr w:type="gramEnd"/>
            <w:r w:rsidRPr="006E5AEA">
              <w:rPr>
                <w:rFonts w:ascii="Arial" w:eastAsia="맑은 고딕" w:hAnsi="Arial" w:cs="Arial"/>
                <w:color w:val="000000"/>
                <w:sz w:val="20"/>
                <w:szCs w:val="20"/>
              </w:rPr>
              <w:t>_003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</w:rPr>
              <w:t>Sequence-based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hAnsi="Arial" w:cs="Arial"/>
                <w:sz w:val="20"/>
                <w:szCs w:val="20"/>
              </w:rPr>
              <w:t xml:space="preserve">Primer: </w:t>
            </w:r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HER2linkerybbRJM_F</w:t>
            </w:r>
            <w:r w:rsidRPr="006E5AEA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Macrogen</w:t>
            </w:r>
            <w:proofErr w:type="spellEnd"/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, Inc.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N/A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ATTCTCTTGAATTTATTGCTAGTAAGCTTGCGGGTGGAGGCGAGCTGGTGGAGCCGCTGACACCT</w:t>
            </w: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</w:rPr>
              <w:lastRenderedPageBreak/>
              <w:t>Sequence-based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hAnsi="Arial" w:cs="Arial"/>
                <w:sz w:val="20"/>
                <w:szCs w:val="20"/>
              </w:rPr>
              <w:t xml:space="preserve">Primer: </w:t>
            </w:r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HER2linkerybbRJM_R</w:t>
            </w:r>
            <w:r w:rsidRPr="006E5AEA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Macrogen</w:t>
            </w:r>
            <w:proofErr w:type="spellEnd"/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, Inc.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N/A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ACTAGCAATAAATTCAAGAGAATCCAACACGGTACCTCCGCCCGTTTCCTGCAGCAGTCTCCGCA</w:t>
            </w: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</w:rPr>
              <w:t>Sequence-based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tabs>
                <w:tab w:val="left" w:pos="1525"/>
              </w:tabs>
              <w:spacing w:after="0" w:line="240" w:lineRule="auto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hAnsi="Arial" w:cs="Arial"/>
                <w:sz w:val="20"/>
                <w:szCs w:val="20"/>
              </w:rPr>
              <w:t xml:space="preserve">Primer: </w:t>
            </w:r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HER3linkerybbRJM_F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Macrogen</w:t>
            </w:r>
            <w:proofErr w:type="spellEnd"/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, Inc.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N/A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tabs>
                <w:tab w:val="left" w:pos="1525"/>
              </w:tabs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GATTCTCTTGAATTTATTGCTAGTAAGCTTGCGGGTGGAGGCGAGAGCATAGAGCCTCTGGACCC</w:t>
            </w: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color w:val="000000"/>
              </w:rPr>
              <w:t>Sequence-based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tabs>
                <w:tab w:val="left" w:pos="1525"/>
              </w:tabs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E5AEA">
              <w:rPr>
                <w:rFonts w:ascii="Arial" w:hAnsi="Arial" w:cs="Arial"/>
                <w:sz w:val="20"/>
                <w:szCs w:val="20"/>
              </w:rPr>
              <w:t xml:space="preserve">Primer: </w:t>
            </w:r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HER3linkerybbRJM_R</w:t>
            </w:r>
          </w:p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proofErr w:type="spellStart"/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Macrogen</w:t>
            </w:r>
            <w:proofErr w:type="spellEnd"/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, Inc.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</w:rPr>
            </w:pPr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N/A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6E5AEA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CTTACTAGCAATAAATTCAAGAGAATCCAACACGGTACCTCCGCCACCCCGTTCCAAGTATCGCC</w:t>
            </w:r>
          </w:p>
        </w:tc>
      </w:tr>
      <w:tr w:rsidR="00EA5C07" w:rsidTr="00EA5C07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color w:val="000000"/>
                <w:lang w:eastAsia="ko-KR"/>
              </w:rPr>
            </w:pPr>
            <w:r w:rsidRPr="006E5AEA">
              <w:rPr>
                <w:rFonts w:ascii="Arial" w:eastAsia="맑은 고딕" w:hAnsi="Arial" w:cs="Arial"/>
                <w:color w:val="000000"/>
                <w:lang w:eastAsia="ko-KR"/>
              </w:rPr>
              <w:t>Software, algorithms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HMM algorithm for single-molecule fluorescence signal analysi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right="120"/>
              <w:rPr>
                <w:rFonts w:ascii="Arial" w:eastAsia="맑은 고딕" w:hAnsi="Arial" w:cs="Arial"/>
                <w:lang w:eastAsia="ko-KR"/>
              </w:rPr>
            </w:pPr>
            <w:r>
              <w:rPr>
                <w:rFonts w:ascii="Arial" w:eastAsia="맑은 고딕" w:hAnsi="Arial" w:cs="Arial"/>
                <w:lang w:eastAsia="ko-KR"/>
              </w:rPr>
              <w:fldChar w:fldCharType="begin"/>
            </w:r>
            <w:r>
              <w:rPr>
                <w:rFonts w:ascii="Arial" w:eastAsia="맑은 고딕" w:hAnsi="Arial" w:cs="Arial"/>
                <w:lang w:eastAsia="ko-KR"/>
              </w:rPr>
              <w:instrText xml:space="preserve"> ADDIN EN.CITE &lt;EndNote&gt;&lt;Cite&gt;&lt;Author&gt;Lee&lt;/Author&gt;&lt;Year&gt;2009&lt;/Year&gt;&lt;RecNum&gt;120&lt;/RecNum&gt;&lt;DisplayText&gt;(Lee, 2009)&lt;/DisplayText&gt;&lt;record&gt;&lt;rec-number&gt;120&lt;/rec-number&gt;&lt;foreign-keys&gt;&lt;key app="EN" db-id="2axrta20ofd5wvetxw4xp9dreevszwfdfwxd" timestamp="1549962686"&gt;120&lt;/key&gt;&lt;/foreign-keys&gt;&lt;ref-type name="Journal Article"&gt;17&lt;/ref-type&gt;&lt;contributors&gt;&lt;authors&gt;&lt;author&gt;Lee, T. H.&lt;/author&gt;&lt;/authors&gt;&lt;/contributors&gt;&lt;auth-address&gt;Penn State Univ, Dept Chem, University Pk, PA 16802 USA&lt;/auth-address&gt;&lt;titles&gt;&lt;title&gt;Extracting Kinetics Information from Single-Molecule Fluorescence Resonance Energy Transfer Data Using Hidden Markov Models&lt;/title&gt;&lt;secondary-title&gt;Journal of Physical Chemistry B&lt;/secondary-title&gt;&lt;alt-title&gt;J Phys Chem B&lt;/alt-title&gt;&lt;/titles&gt;&lt;periodical&gt;&lt;full-title&gt;Journal of Physical Chemistry B&lt;/full-title&gt;&lt;abbr-1&gt;J Phys Chem B&lt;/abbr-1&gt;&lt;/periodical&gt;&lt;alt-periodical&gt;&lt;full-title&gt;Journal of Physical Chemistry B&lt;/full-title&gt;&lt;abbr-1&gt;J Phys Chem B&lt;/abbr-1&gt;&lt;/alt-periodical&gt;&lt;pages&gt;11535-11542&lt;/pages&gt;&lt;volume&gt;113&lt;/volume&gt;&lt;number&gt;33&lt;/number&gt;&lt;keywords&gt;&lt;keyword&gt;conformational dynamics&lt;/keyword&gt;&lt;keyword&gt;probabilistic functions&lt;/keyword&gt;&lt;keyword&gt;channel kinetics&lt;/keyword&gt;&lt;keyword&gt;algorithm&lt;/keyword&gt;&lt;keyword&gt;chains&lt;/keyword&gt;&lt;keyword&gt;fret&lt;/keyword&gt;&lt;keyword&gt;DNA&lt;/keyword&gt;&lt;/keywords&gt;&lt;dates&gt;&lt;year&gt;2009&lt;/year&gt;&lt;pub-dates&gt;&lt;date&gt;Aug 20&lt;/date&gt;&lt;/pub-dates&gt;&lt;/dates&gt;&lt;isbn&gt;1520-6106&lt;/isbn&gt;&lt;accession-num&gt;WOS:000268907600024&lt;/accession-num&gt;&lt;urls&gt;&lt;related-urls&gt;&lt;url&gt;&amp;lt;Go to ISI&amp;gt;://WOS:000268907600024&lt;/url&gt;&lt;/related-urls&gt;&lt;/urls&gt;&lt;electronic-resource-num&gt;10.1021/jp903831z&lt;/electronic-resource-num&gt;&lt;language&gt;English&lt;/language&gt;&lt;/record&gt;&lt;/Cite&gt;&lt;/EndNote&gt;</w:instrText>
            </w:r>
            <w:r>
              <w:rPr>
                <w:rFonts w:ascii="Arial" w:eastAsia="맑은 고딕" w:hAnsi="Arial" w:cs="Arial"/>
                <w:lang w:eastAsia="ko-KR"/>
              </w:rPr>
              <w:fldChar w:fldCharType="separate"/>
            </w:r>
            <w:r>
              <w:rPr>
                <w:rFonts w:ascii="Arial" w:eastAsia="맑은 고딕" w:hAnsi="Arial" w:cs="Arial"/>
                <w:noProof/>
                <w:lang w:eastAsia="ko-KR"/>
              </w:rPr>
              <w:t>(Lee, 2009)</w:t>
            </w:r>
            <w:r>
              <w:rPr>
                <w:rFonts w:ascii="Arial" w:eastAsia="맑은 고딕" w:hAnsi="Arial" w:cs="Arial"/>
                <w:lang w:eastAsia="ko-KR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eastAsia="맑은 고딕" w:hAnsi="Arial" w:cs="Arial"/>
                <w:lang w:eastAsia="ko-KR"/>
              </w:rPr>
            </w:pPr>
            <w:r w:rsidRPr="006E5AEA">
              <w:rPr>
                <w:rFonts w:ascii="Arial" w:eastAsia="맑은 고딕" w:hAnsi="Arial" w:cs="Arial"/>
                <w:sz w:val="20"/>
                <w:szCs w:val="20"/>
                <w:lang w:eastAsia="ko-KR"/>
              </w:rPr>
              <w:t>N/A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A5C07" w:rsidRPr="006E5AEA" w:rsidRDefault="00EA5C07" w:rsidP="006A2628">
            <w:pPr>
              <w:pStyle w:val="a4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</w:tbl>
    <w:p w:rsidR="000963FC" w:rsidRDefault="000963FC"/>
    <w:sectPr w:rsidR="000963FC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5C07"/>
    <w:rsid w:val="000963FC"/>
    <w:rsid w:val="00C15C41"/>
    <w:rsid w:val="00CD7207"/>
    <w:rsid w:val="00EA5C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C887569-CC17-4749-8995-7E0D5A3C1B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A5C07"/>
    <w:pPr>
      <w:spacing w:after="200" w:line="276" w:lineRule="auto"/>
      <w:jc w:val="left"/>
    </w:pPr>
    <w:rPr>
      <w:kern w:val="0"/>
      <w:sz w:val="22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EA5C07"/>
    <w:pPr>
      <w:widowControl w:val="0"/>
      <w:wordWrap w:val="0"/>
      <w:autoSpaceDE w:val="0"/>
      <w:autoSpaceDN w:val="0"/>
      <w:spacing w:after="0" w:line="240" w:lineRule="auto"/>
      <w:jc w:val="both"/>
    </w:pPr>
    <w:rPr>
      <w:rFonts w:asciiTheme="majorHAnsi" w:eastAsiaTheme="majorEastAsia" w:hAnsiTheme="majorHAnsi" w:cstheme="majorBidi"/>
      <w:kern w:val="2"/>
      <w:sz w:val="18"/>
      <w:szCs w:val="18"/>
      <w:lang w:eastAsia="ko-KR"/>
    </w:rPr>
  </w:style>
  <w:style w:type="character" w:customStyle="1" w:styleId="Char">
    <w:name w:val="풍선 도움말 텍스트 Char"/>
    <w:basedOn w:val="a0"/>
    <w:link w:val="a3"/>
    <w:uiPriority w:val="99"/>
    <w:semiHidden/>
    <w:rsid w:val="00EA5C07"/>
    <w:rPr>
      <w:rFonts w:asciiTheme="majorHAnsi" w:eastAsiaTheme="majorEastAsia" w:hAnsiTheme="majorHAnsi" w:cstheme="majorBidi"/>
      <w:sz w:val="18"/>
      <w:szCs w:val="18"/>
    </w:rPr>
  </w:style>
  <w:style w:type="paragraph" w:styleId="a4">
    <w:name w:val="Normal (Web)"/>
    <w:basedOn w:val="a"/>
    <w:uiPriority w:val="99"/>
    <w:unhideWhenUsed/>
    <w:rsid w:val="00EA5C07"/>
    <w:pPr>
      <w:spacing w:before="100" w:beforeAutospacing="1" w:after="100" w:afterAutospacing="1" w:line="240" w:lineRule="auto"/>
    </w:pPr>
    <w:rPr>
      <w:rFonts w:ascii="굴림" w:eastAsia="굴림" w:hAnsi="굴림" w:cs="굴림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116</Words>
  <Characters>6365</Characters>
  <Application>Microsoft Office Word</Application>
  <DocSecurity>0</DocSecurity>
  <Lines>53</Lines>
  <Paragraphs>14</Paragraphs>
  <ScaleCrop>false</ScaleCrop>
  <Company/>
  <LinksUpToDate>false</LinksUpToDate>
  <CharactersWithSpaces>74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최병산</dc:creator>
  <cp:keywords/>
  <dc:description/>
  <cp:lastModifiedBy>최병산</cp:lastModifiedBy>
  <cp:revision>1</cp:revision>
  <dcterms:created xsi:type="dcterms:W3CDTF">2020-04-01T00:59:00Z</dcterms:created>
  <dcterms:modified xsi:type="dcterms:W3CDTF">2020-04-01T00:59:00Z</dcterms:modified>
</cp:coreProperties>
</file>